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9D6498" w:rsidRDefault="009D6498" w:rsidP="009D6498">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BABATUNDE FATHIA ABIODUN</w:t>
      </w:r>
    </w:p>
    <w:p w:rsidR="009D6498" w:rsidRPr="009D6498" w:rsidRDefault="009D6498" w:rsidP="009D6498">
      <w:pPr>
        <w:tabs>
          <w:tab w:val="left" w:pos="0"/>
        </w:tabs>
        <w:spacing w:after="0"/>
        <w:jc w:val="center"/>
        <w:rPr>
          <w:rFonts w:ascii="Times New Roman" w:hAnsi="Times New Roman" w:cs="Times New Roman"/>
          <w:b/>
          <w:sz w:val="24"/>
          <w:szCs w:val="24"/>
        </w:rPr>
      </w:pPr>
      <w:r w:rsidRPr="009D6498">
        <w:rPr>
          <w:rFonts w:ascii="Times New Roman" w:hAnsi="Times New Roman" w:cs="Times New Roman"/>
          <w:b/>
          <w:sz w:val="24"/>
          <w:szCs w:val="24"/>
        </w:rPr>
        <w:t>ND/23/SLT/PT/0366</w:t>
      </w:r>
    </w:p>
    <w:p w:rsidR="00DD46C3" w:rsidRPr="00DD46C3" w:rsidRDefault="00DD46C3" w:rsidP="00DD46C3">
      <w:pPr>
        <w:tabs>
          <w:tab w:val="left" w:pos="0"/>
        </w:tabs>
        <w:spacing w:after="0"/>
        <w:jc w:val="center"/>
        <w:rPr>
          <w:rFonts w:ascii="Times New Roman" w:hAnsi="Times New Roman" w:cs="Times New Roman"/>
          <w:b/>
          <w:sz w:val="24"/>
          <w:szCs w:val="24"/>
        </w:rPr>
      </w:pP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581ABA"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9" name="Picture 9" descr="C:\Users\USER\Downloads\WhatsApp Image 2025-10-06 at 1.30.4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5-10-06 at 1.30.49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6739" w:rsidRDefault="00176739" w:rsidP="00672D75">
      <w:pPr>
        <w:spacing w:after="0" w:line="240" w:lineRule="auto"/>
      </w:pPr>
      <w:r>
        <w:separator/>
      </w:r>
    </w:p>
  </w:endnote>
  <w:endnote w:type="continuationSeparator" w:id="1">
    <w:p w:rsidR="00176739" w:rsidRDefault="00176739"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581ABA">
      <w:rPr>
        <w:noProof/>
      </w:rPr>
      <w:t>ii</w:t>
    </w:r>
    <w:r>
      <w:fldChar w:fldCharType="end"/>
    </w:r>
  </w:p>
  <w:p w:rsidR="00021A49" w:rsidRDefault="0017673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581ABA">
      <w:rPr>
        <w:noProof/>
      </w:rPr>
      <w:t>i</w:t>
    </w:r>
    <w:r>
      <w:fldChar w:fldCharType="end"/>
    </w:r>
  </w:p>
  <w:p w:rsidR="00021A49" w:rsidRDefault="0017673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6739" w:rsidRDefault="00176739" w:rsidP="00672D75">
      <w:pPr>
        <w:spacing w:after="0" w:line="240" w:lineRule="auto"/>
      </w:pPr>
      <w:r>
        <w:separator/>
      </w:r>
    </w:p>
  </w:footnote>
  <w:footnote w:type="continuationSeparator" w:id="1">
    <w:p w:rsidR="00176739" w:rsidRDefault="00176739"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083875"/>
    <w:rsid w:val="00176739"/>
    <w:rsid w:val="00184DA6"/>
    <w:rsid w:val="00211720"/>
    <w:rsid w:val="00211781"/>
    <w:rsid w:val="0029237E"/>
    <w:rsid w:val="002D4174"/>
    <w:rsid w:val="002D5C2D"/>
    <w:rsid w:val="00305948"/>
    <w:rsid w:val="00360DD3"/>
    <w:rsid w:val="003A6E10"/>
    <w:rsid w:val="003E785E"/>
    <w:rsid w:val="00456474"/>
    <w:rsid w:val="004B4F65"/>
    <w:rsid w:val="004E0AF8"/>
    <w:rsid w:val="00504DEB"/>
    <w:rsid w:val="00576104"/>
    <w:rsid w:val="00581ABA"/>
    <w:rsid w:val="00591ABD"/>
    <w:rsid w:val="00591C47"/>
    <w:rsid w:val="00602547"/>
    <w:rsid w:val="006367BC"/>
    <w:rsid w:val="00643C80"/>
    <w:rsid w:val="00672D75"/>
    <w:rsid w:val="00695CC4"/>
    <w:rsid w:val="006C6BFB"/>
    <w:rsid w:val="0075116B"/>
    <w:rsid w:val="007E6F38"/>
    <w:rsid w:val="008D56E1"/>
    <w:rsid w:val="009B7D6C"/>
    <w:rsid w:val="009D6498"/>
    <w:rsid w:val="00A143B9"/>
    <w:rsid w:val="00A479F5"/>
    <w:rsid w:val="00A822EC"/>
    <w:rsid w:val="00AE0A7A"/>
    <w:rsid w:val="00B76574"/>
    <w:rsid w:val="00BC4E7C"/>
    <w:rsid w:val="00CC7CFA"/>
    <w:rsid w:val="00DD46C3"/>
    <w:rsid w:val="00E14E9F"/>
    <w:rsid w:val="00EE176D"/>
    <w:rsid w:val="00F03A9A"/>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4</TotalTime>
  <Pages>28</Pages>
  <Words>5336</Words>
  <Characters>30417</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3</cp:revision>
  <dcterms:created xsi:type="dcterms:W3CDTF">2025-08-07T11:20:00Z</dcterms:created>
  <dcterms:modified xsi:type="dcterms:W3CDTF">2025-10-06T12:33:00Z</dcterms:modified>
</cp:coreProperties>
</file>